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2DDA2D" w14:textId="656E9326" w:rsidR="008B2679" w:rsidRPr="00895B44" w:rsidRDefault="008B2679" w:rsidP="00413EF9">
      <w:pPr>
        <w:spacing w:after="0" w:line="360" w:lineRule="auto"/>
        <w:rPr>
          <w:rFonts w:ascii="Times New Roman" w:hAnsi="Times New Roman" w:cs="Times New Roman"/>
          <w:b/>
          <w:sz w:val="36"/>
          <w:szCs w:val="36"/>
        </w:rPr>
      </w:pPr>
      <w:bookmarkStart w:id="0" w:name="_Hlk208943584"/>
      <w:proofErr w:type="spellStart"/>
      <w:r w:rsidRPr="00895B44">
        <w:rPr>
          <w:rFonts w:ascii="Times New Roman" w:hAnsi="Times New Roman" w:cs="Times New Roman"/>
          <w:b/>
          <w:sz w:val="36"/>
          <w:szCs w:val="36"/>
        </w:rPr>
        <w:t>Laporan</w:t>
      </w:r>
      <w:proofErr w:type="spellEnd"/>
      <w:r w:rsidRPr="00895B44">
        <w:rPr>
          <w:rFonts w:ascii="Times New Roman" w:hAnsi="Times New Roman" w:cs="Times New Roman"/>
          <w:b/>
          <w:sz w:val="36"/>
          <w:szCs w:val="36"/>
        </w:rPr>
        <w:t xml:space="preserve"> </w:t>
      </w:r>
      <w:proofErr w:type="spellStart"/>
      <w:r w:rsidRPr="00895B44">
        <w:rPr>
          <w:rFonts w:ascii="Times New Roman" w:hAnsi="Times New Roman" w:cs="Times New Roman"/>
          <w:b/>
          <w:sz w:val="36"/>
          <w:szCs w:val="36"/>
        </w:rPr>
        <w:t>Praktikum</w:t>
      </w:r>
      <w:proofErr w:type="spellEnd"/>
      <w:r w:rsidR="00270FAC" w:rsidRPr="00895B44">
        <w:rPr>
          <w:rFonts w:ascii="Times New Roman" w:hAnsi="Times New Roman" w:cs="Times New Roman"/>
          <w:b/>
          <w:sz w:val="36"/>
          <w:szCs w:val="36"/>
        </w:rPr>
        <w:t xml:space="preserve"> Minggu Ke-</w:t>
      </w:r>
      <w:r w:rsidR="00417DDD" w:rsidRPr="00895B44">
        <w:rPr>
          <w:rFonts w:ascii="Times New Roman" w:hAnsi="Times New Roman" w:cs="Times New Roman"/>
          <w:b/>
          <w:sz w:val="36"/>
          <w:szCs w:val="36"/>
        </w:rPr>
        <w:t>5</w:t>
      </w:r>
      <w:r w:rsidR="001E30F0" w:rsidRPr="00895B44">
        <w:rPr>
          <w:rFonts w:ascii="Times New Roman" w:hAnsi="Times New Roman" w:cs="Times New Roman"/>
          <w:b/>
          <w:sz w:val="36"/>
          <w:szCs w:val="36"/>
        </w:rPr>
        <w:t xml:space="preserve"> </w:t>
      </w:r>
      <w:proofErr w:type="spellStart"/>
      <w:r w:rsidRPr="00895B44">
        <w:rPr>
          <w:rFonts w:ascii="Times New Roman" w:hAnsi="Times New Roman" w:cs="Times New Roman"/>
          <w:b/>
          <w:sz w:val="36"/>
          <w:szCs w:val="36"/>
        </w:rPr>
        <w:t>Kontrol</w:t>
      </w:r>
      <w:proofErr w:type="spellEnd"/>
      <w:r w:rsidRPr="00895B44">
        <w:rPr>
          <w:rFonts w:ascii="Times New Roman" w:hAnsi="Times New Roman" w:cs="Times New Roman"/>
          <w:b/>
          <w:sz w:val="36"/>
          <w:szCs w:val="36"/>
        </w:rPr>
        <w:t xml:space="preserve"> Cerdas</w:t>
      </w:r>
    </w:p>
    <w:p w14:paraId="3E871120" w14:textId="77777777" w:rsidR="00E27053" w:rsidRPr="00895B44" w:rsidRDefault="00E27053" w:rsidP="00413EF9">
      <w:pPr>
        <w:spacing w:after="0" w:line="360" w:lineRule="auto"/>
        <w:rPr>
          <w:rFonts w:ascii="Times New Roman" w:hAnsi="Times New Roman" w:cs="Times New Roman"/>
          <w:b/>
          <w:sz w:val="36"/>
          <w:szCs w:val="36"/>
        </w:rPr>
      </w:pPr>
    </w:p>
    <w:p w14:paraId="2A17DA86" w14:textId="259D0CF3" w:rsidR="008B2679" w:rsidRPr="00895B44" w:rsidRDefault="008B2679" w:rsidP="00413EF9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proofErr w:type="spellStart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Minggu</w:t>
      </w:r>
      <w:proofErr w:type="spellEnd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 xml:space="preserve"> ke-</w:t>
      </w:r>
      <w:r w:rsidR="00417DDD"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5</w:t>
      </w:r>
    </w:p>
    <w:p w14:paraId="702708FD" w14:textId="465B15F6" w:rsidR="008B2679" w:rsidRPr="00895B44" w:rsidRDefault="008B2679" w:rsidP="00413EF9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Nama </w:t>
      </w:r>
      <w:r w:rsidR="00772024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</w:r>
      <w:r w:rsidR="00772024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</w:r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  <w:t xml:space="preserve"> </w:t>
      </w:r>
      <w:proofErr w:type="gramStart"/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 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:</w:t>
      </w:r>
      <w:proofErr w:type="gramEnd"/>
      <w:r w:rsidR="00F7421F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F7421F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ahardhika</w:t>
      </w:r>
      <w:proofErr w:type="spellEnd"/>
      <w:r w:rsidR="00F7421F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Hendra Ahmad </w:t>
      </w:r>
      <w:proofErr w:type="spellStart"/>
      <w:r w:rsidR="00F7421F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ramadana</w:t>
      </w:r>
      <w:proofErr w:type="spellEnd"/>
    </w:p>
    <w:p w14:paraId="2490C899" w14:textId="54707AAA" w:rsidR="008B2679" w:rsidRPr="00895B44" w:rsidRDefault="008B2679" w:rsidP="00413EF9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NIM</w:t>
      </w:r>
      <w:r w:rsidR="00772024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</w:r>
      <w:r w:rsidR="00772024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</w:r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  <w:t xml:space="preserve"> </w:t>
      </w:r>
      <w:proofErr w:type="gramStart"/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 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:</w:t>
      </w:r>
      <w:proofErr w:type="gram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2243080</w:t>
      </w:r>
      <w:r w:rsidR="00F7421F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59</w:t>
      </w:r>
    </w:p>
    <w:p w14:paraId="616C64A1" w14:textId="3511FA2D" w:rsidR="008B2679" w:rsidRPr="00895B44" w:rsidRDefault="008B2679" w:rsidP="00413EF9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elas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</w:r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</w:r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ab/>
        <w:t xml:space="preserve"> </w:t>
      </w:r>
      <w:proofErr w:type="gramStart"/>
      <w:r w:rsidR="00E27053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 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:</w:t>
      </w:r>
      <w:proofErr w:type="gram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TKA </w:t>
      </w:r>
      <w:r w:rsidR="00A851BF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7C</w:t>
      </w:r>
    </w:p>
    <w:p w14:paraId="53B694BC" w14:textId="3081D14F" w:rsidR="008B2679" w:rsidRPr="00F7421F" w:rsidRDefault="008B2679" w:rsidP="00413EF9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Akun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Github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(</w:t>
      </w:r>
      <w:proofErr w:type="spellStart"/>
      <w:proofErr w:type="gram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aut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)</w:t>
      </w:r>
      <w:r w:rsidR="007B6F46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 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gram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: </w:t>
      </w:r>
      <w:r w:rsidR="00F7421F" w:rsidRPr="00F7421F">
        <w:rPr>
          <w:rFonts w:ascii="Times New Roman" w:hAnsi="Times New Roman" w:cs="Times New Roman"/>
          <w:sz w:val="24"/>
          <w:szCs w:val="24"/>
        </w:rPr>
        <w:t>https://github.com/Mahardhikahendra</w:t>
      </w:r>
    </w:p>
    <w:bookmarkEnd w:id="0"/>
    <w:p w14:paraId="67AB03C7" w14:textId="77777777" w:rsidR="00E4450B" w:rsidRPr="00895B44" w:rsidRDefault="00E4450B" w:rsidP="00413EF9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</w:p>
    <w:p w14:paraId="1E74C98A" w14:textId="0C20C215" w:rsidR="008B2679" w:rsidRPr="00895B44" w:rsidRDefault="008B2679" w:rsidP="00413EF9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  <w:proofErr w:type="spellStart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Judul</w:t>
      </w:r>
      <w:proofErr w:type="spellEnd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Percobaan</w:t>
      </w:r>
      <w:proofErr w:type="spellEnd"/>
    </w:p>
    <w:p w14:paraId="4C9F60DC" w14:textId="0B9C73B6" w:rsidR="00A851BF" w:rsidRPr="00895B44" w:rsidRDefault="005B0786" w:rsidP="005B0786">
      <w:pPr>
        <w:spacing w:after="0" w:line="360" w:lineRule="auto"/>
        <w:ind w:left="360"/>
        <w:jc w:val="both"/>
        <w:rPr>
          <w:rFonts w:ascii="Times New Roman" w:eastAsia="Times New Roman" w:hAnsi="Times New Roman" w:cs="Times New Roman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ID"/>
        </w:rPr>
        <w:t xml:space="preserve">Deep </w:t>
      </w:r>
      <w:proofErr w:type="spellStart"/>
      <w:r w:rsidRPr="00895B44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ID"/>
        </w:rPr>
        <w:t>Refoircement</w:t>
      </w:r>
      <w:proofErr w:type="spellEnd"/>
      <w:r w:rsidRPr="00895B44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ID"/>
        </w:rPr>
        <w:t xml:space="preserve"> Learning </w:t>
      </w:r>
      <w:proofErr w:type="spellStart"/>
      <w:r w:rsidRPr="00895B44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ID"/>
        </w:rPr>
        <w:t>untuk</w:t>
      </w:r>
      <w:proofErr w:type="spellEnd"/>
      <w:r w:rsidRPr="00895B44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ID"/>
        </w:rPr>
        <w:t xml:space="preserve"> control </w:t>
      </w:r>
      <w:proofErr w:type="spellStart"/>
      <w:r w:rsidRPr="00895B44">
        <w:rPr>
          <w:rFonts w:ascii="Times New Roman" w:eastAsia="Times New Roman" w:hAnsi="Times New Roman" w:cs="Times New Roman"/>
          <w:bCs/>
          <w:color w:val="000000"/>
          <w:sz w:val="24"/>
          <w:szCs w:val="24"/>
          <w:lang w:eastAsia="en-ID"/>
        </w:rPr>
        <w:t>kompleks</w:t>
      </w:r>
      <w:proofErr w:type="spellEnd"/>
    </w:p>
    <w:p w14:paraId="05ACCA3C" w14:textId="78DD87C4" w:rsidR="008B2679" w:rsidRPr="00895B44" w:rsidRDefault="008B2679" w:rsidP="00413EF9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 xml:space="preserve">Tujuan </w:t>
      </w:r>
      <w:proofErr w:type="spellStart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Percobaan</w:t>
      </w:r>
      <w:proofErr w:type="spellEnd"/>
    </w:p>
    <w:p w14:paraId="00F354CB" w14:textId="77777777" w:rsidR="00FF40C5" w:rsidRPr="00895B44" w:rsidRDefault="008B2679" w:rsidP="00413EF9">
      <w:pPr>
        <w:pStyle w:val="NormalWeb"/>
        <w:spacing w:before="0" w:beforeAutospacing="0" w:after="0" w:afterAutospacing="0" w:line="360" w:lineRule="auto"/>
        <w:ind w:left="360"/>
        <w:jc w:val="both"/>
        <w:rPr>
          <w:color w:val="000000"/>
        </w:rPr>
      </w:pPr>
      <w:bookmarkStart w:id="1" w:name="_Hlk208943755"/>
      <w:r w:rsidRPr="00895B44">
        <w:rPr>
          <w:color w:val="000000"/>
        </w:rPr>
        <w:t xml:space="preserve">Tujuan </w:t>
      </w:r>
      <w:proofErr w:type="spellStart"/>
      <w:r w:rsidRPr="00895B44">
        <w:rPr>
          <w:color w:val="000000"/>
        </w:rPr>
        <w:t>dari</w:t>
      </w:r>
      <w:proofErr w:type="spellEnd"/>
      <w:r w:rsidRPr="00895B44">
        <w:rPr>
          <w:color w:val="000000"/>
        </w:rPr>
        <w:t xml:space="preserve"> </w:t>
      </w:r>
      <w:proofErr w:type="spellStart"/>
      <w:r w:rsidRPr="00895B44">
        <w:rPr>
          <w:color w:val="000000"/>
        </w:rPr>
        <w:t>percobaan</w:t>
      </w:r>
      <w:proofErr w:type="spellEnd"/>
      <w:r w:rsidRPr="00895B44">
        <w:rPr>
          <w:color w:val="000000"/>
        </w:rPr>
        <w:t xml:space="preserve"> pada </w:t>
      </w:r>
      <w:proofErr w:type="spellStart"/>
      <w:r w:rsidRPr="00895B44">
        <w:rPr>
          <w:color w:val="000000"/>
        </w:rPr>
        <w:t>praktikum</w:t>
      </w:r>
      <w:proofErr w:type="spellEnd"/>
      <w:r w:rsidRPr="00895B44">
        <w:rPr>
          <w:color w:val="000000"/>
        </w:rPr>
        <w:t xml:space="preserve"> kali </w:t>
      </w:r>
      <w:proofErr w:type="spellStart"/>
      <w:r w:rsidRPr="00895B44">
        <w:rPr>
          <w:color w:val="000000"/>
        </w:rPr>
        <w:t>ini</w:t>
      </w:r>
      <w:proofErr w:type="spellEnd"/>
      <w:r w:rsidRPr="00895B44">
        <w:rPr>
          <w:color w:val="000000"/>
        </w:rPr>
        <w:t xml:space="preserve">, </w:t>
      </w:r>
      <w:proofErr w:type="spellStart"/>
      <w:r w:rsidRPr="00895B44">
        <w:rPr>
          <w:color w:val="000000"/>
        </w:rPr>
        <w:t>sebagai</w:t>
      </w:r>
      <w:proofErr w:type="spellEnd"/>
      <w:r w:rsidRPr="00895B44">
        <w:rPr>
          <w:color w:val="000000"/>
        </w:rPr>
        <w:t xml:space="preserve"> </w:t>
      </w:r>
      <w:proofErr w:type="spellStart"/>
      <w:r w:rsidRPr="00895B44">
        <w:rPr>
          <w:color w:val="000000"/>
        </w:rPr>
        <w:t>berikut</w:t>
      </w:r>
      <w:proofErr w:type="spellEnd"/>
      <w:r w:rsidRPr="00895B44">
        <w:rPr>
          <w:color w:val="000000"/>
        </w:rPr>
        <w:t>:</w:t>
      </w:r>
    </w:p>
    <w:bookmarkEnd w:id="1"/>
    <w:p w14:paraId="7224FD58" w14:textId="21BE8EBE" w:rsidR="001E30F0" w:rsidRPr="00895B44" w:rsidRDefault="009E0792" w:rsidP="009E0792">
      <w:pPr>
        <w:numPr>
          <w:ilvl w:val="0"/>
          <w:numId w:val="29"/>
        </w:numPr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IN"/>
        </w:rPr>
      </w:pP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Memahami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onsep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Deep Reinforcement Learning (DRL)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dalam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ontrol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sistem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ompleks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.</w:t>
      </w:r>
    </w:p>
    <w:p w14:paraId="1017FF66" w14:textId="24F5CEF2" w:rsidR="001E30F0" w:rsidRPr="00895B44" w:rsidRDefault="009E0792" w:rsidP="009E0792">
      <w:pPr>
        <w:numPr>
          <w:ilvl w:val="0"/>
          <w:numId w:val="29"/>
        </w:num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</w:pP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Mengimplementasik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Deep Q-Network (DQN)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untu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kontrol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otomatis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.</w:t>
      </w:r>
    </w:p>
    <w:p w14:paraId="494EBD99" w14:textId="440BA2DB" w:rsidR="001E30F0" w:rsidRPr="00895B44" w:rsidRDefault="009E0792" w:rsidP="009E0792">
      <w:pPr>
        <w:numPr>
          <w:ilvl w:val="0"/>
          <w:numId w:val="29"/>
        </w:numPr>
        <w:shd w:val="clear" w:color="auto" w:fill="FFFFFF"/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IN"/>
        </w:rPr>
      </w:pP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Menganalisis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performa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DRL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dibandingkan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dengan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metode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ontrol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onvensional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.</w:t>
      </w:r>
    </w:p>
    <w:p w14:paraId="1391AB28" w14:textId="6453A40C" w:rsidR="0068349D" w:rsidRPr="00895B44" w:rsidRDefault="008B2679" w:rsidP="00413EF9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  <w:proofErr w:type="spellStart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Landasan</w:t>
      </w:r>
      <w:proofErr w:type="spellEnd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 xml:space="preserve"> Teori</w:t>
      </w:r>
    </w:p>
    <w:p w14:paraId="63E96AF5" w14:textId="3AD1056E" w:rsidR="009E5F6D" w:rsidRPr="00895B44" w:rsidRDefault="009E5F6D" w:rsidP="009E5F6D">
      <w:pPr>
        <w:spacing w:after="0" w:line="360" w:lineRule="auto"/>
        <w:ind w:left="360" w:firstLine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Deep Reinforcement Learning (DRL)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dalah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gembang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r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Reinforcement Learning (RL) yang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ggabungk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tode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r w:rsidRPr="00895B4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ID"/>
        </w:rPr>
        <w:t>deep learning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rinsip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r w:rsidRPr="00895B4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ID"/>
        </w:rPr>
        <w:t>trial and error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pada RL. RL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ndir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mungkink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buah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ge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lajar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r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interaks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ingkungannya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lalu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mberi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r w:rsidRPr="00895B4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ID"/>
        </w:rPr>
        <w:t>reward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tau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r w:rsidRPr="00895B4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ID"/>
        </w:rPr>
        <w:t>punishment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hingga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ge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pat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emuk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strategi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bai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cara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andir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.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Namu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RL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lasi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ggunak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Q-Table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yimp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nila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ks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pada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tiap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state, yang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hanya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efektif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asalah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derhana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ruang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eadaan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yang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batas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fldChar w:fldCharType="begin"/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instrText xml:space="preserve"> ADDIN ZOTERO_ITEM CSL_CITATION {"citationID":"vs1TU9nr","properties":{"formattedCitation":"(Sutton and Barto, 2020)","plainCitation":"(Sutton and Barto, 2020)","noteIndex":0},"citationItems":[{"id":131,"uris":["http://zotero.org/users/local/Bbmv0Ozp/items/6VN53L3T"],"itemData":{"id":131,"type":"book","abstract":"\"Reinforcement learning, one of the most active research areas in artificial intelligence, is a computational approach to learning whereby an agent tries to maximize the total amount of reward it receives while interacting with a complex, uncertain environment. In Reinforcement Learning, Richard Sutton and Andrew Barto provide a clear and simple account of the field's key ideas and algorithms.\"--","collection-title":"Adaptive computation and machine learning","edition":"Second edition","event-place":"Cambridge, Massachusetts London, England","ISBN":"978-0-262-03924-6","language":"en","number-of-pages":"526","publisher":"The MIT Press","publisher-place":"Cambridge, Massachusetts London, England","source":"K10plus ISBN","title":"Reinforcement learning: an introduction","title-short":"Reinforcement learning","author":[{"family":"Sutton","given":"Richard S."},{"family":"Barto","given":"Andrew"}],"issued":{"date-parts":[["2020"]]}}}],"schema":"https://github.com/citation-style-language/schema/raw/master/csl-citation.json"} </w:instrTex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fldChar w:fldCharType="separate"/>
      </w:r>
      <w:r w:rsidRPr="00895B44">
        <w:rPr>
          <w:rFonts w:ascii="Times New Roman" w:hAnsi="Times New Roman" w:cs="Times New Roman"/>
          <w:sz w:val="24"/>
        </w:rPr>
        <w:t>(Sutton and Barto, 2020)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fldChar w:fldCharType="end"/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.</w:t>
      </w:r>
    </w:p>
    <w:p w14:paraId="3A92F7CF" w14:textId="6738F0F2" w:rsidR="009E5F6D" w:rsidRPr="00895B44" w:rsidRDefault="001A19E2" w:rsidP="009E5F6D">
      <w:pPr>
        <w:spacing w:after="0" w:line="360" w:lineRule="auto"/>
        <w:ind w:left="360" w:firstLine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 </w:t>
      </w:r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Salah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atu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lgoritma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paling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opuler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dalah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eep Q-Network (DQN), yang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perkenalkan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oleh DeepMind dan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rhasil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capai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rforma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inggi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lam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rmainan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Atari. DQN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ggunakan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ua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knik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ting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yaitu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r w:rsidR="009E5F6D" w:rsidRPr="00895B4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ID"/>
        </w:rPr>
        <w:t>experience replay</w:t>
      </w:r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ingkatkan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tabilitas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latihan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rta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strategi </w:t>
      </w:r>
      <w:r w:rsidR="009E5F6D" w:rsidRPr="00895B4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en-ID"/>
        </w:rPr>
        <w:t>epsilon-greedy</w:t>
      </w:r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yeimbangkan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eksplorasi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eksploitasi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lam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milih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ksi</w:t>
      </w:r>
      <w:proofErr w:type="spellEnd"/>
      <w:r w:rsidR="009E5F6D"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.</w:t>
      </w:r>
    </w:p>
    <w:p w14:paraId="7124D470" w14:textId="5BC8A047" w:rsidR="008B2679" w:rsidRDefault="001A19E2" w:rsidP="001A19E2">
      <w:pPr>
        <w:pStyle w:val="ListParagraph"/>
        <w:spacing w:after="0" w:line="360" w:lineRule="auto"/>
        <w:ind w:left="360" w:firstLine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lastRenderedPageBreak/>
        <w:t xml:space="preserve">Deep Reinforcement Learning (DRL)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bandingk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tode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ntrol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nvensional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jad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ting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ila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jauh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mana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dekat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in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ampu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mberik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hasil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yang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ebih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optimal,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daptif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dan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efisie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lam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gendali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istem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namis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.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rbeda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tode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ntrol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radisional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pert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PID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tau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LQR yang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rgantung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pada model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atematis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parameter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tap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DRL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milik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emampu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lajar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angsung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r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ta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interaks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rta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yesuaik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strategi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gendaliannya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hadap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rubah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ndis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ingkung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.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miki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rbanding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in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harapk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pat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mberik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gambar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yang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ebih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mprehensif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genai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eunggul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kaligus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antang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erapan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RL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lam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istem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ntrol</w:t>
      </w:r>
      <w:proofErr w:type="spellEnd"/>
      <w:r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modern.</w:t>
      </w:r>
    </w:p>
    <w:p w14:paraId="7F317264" w14:textId="77777777" w:rsidR="001A19E2" w:rsidRPr="001A19E2" w:rsidRDefault="001A19E2" w:rsidP="001A19E2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66B3C54" w14:textId="5B6153B9" w:rsidR="003566CD" w:rsidRPr="00895B44" w:rsidRDefault="009E5F6D" w:rsidP="009E5F6D">
      <w:pPr>
        <w:numPr>
          <w:ilvl w:val="0"/>
          <w:numId w:val="30"/>
        </w:numPr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val="en-IN"/>
        </w:rPr>
      </w:pPr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Apa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elebihan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dan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elemahan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DQN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dibandingkan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metode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 xml:space="preserve"> Q-Learning </w:t>
      </w:r>
      <w:proofErr w:type="spellStart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klasik</w:t>
      </w:r>
      <w:proofErr w:type="spellEnd"/>
      <w:r w:rsidRPr="00895B44">
        <w:rPr>
          <w:rFonts w:ascii="Times New Roman" w:hAnsi="Times New Roman" w:cs="Times New Roman"/>
          <w:color w:val="000000"/>
          <w:sz w:val="24"/>
          <w:szCs w:val="24"/>
          <w:lang w:val="en-IN"/>
        </w:rPr>
        <w:t>?</w:t>
      </w:r>
    </w:p>
    <w:p w14:paraId="708A761E" w14:textId="22B73F27" w:rsidR="009E5F6D" w:rsidRPr="00895B44" w:rsidRDefault="001A19E2" w:rsidP="009E5F6D">
      <w:pPr>
        <w:spacing w:after="0" w:line="360" w:lineRule="auto"/>
        <w:ind w:left="720" w:firstLine="720"/>
        <w:jc w:val="both"/>
        <w:rPr>
          <w:rFonts w:ascii="Times New Roman" w:hAnsi="Times New Roman" w:cs="Times New Roman"/>
          <w:color w:val="000000"/>
          <w:sz w:val="24"/>
          <w:szCs w:val="24"/>
          <w:lang w:val="en-IN"/>
        </w:rPr>
      </w:pPr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DQN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mampu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belajar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kondisi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kompleks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berdimensi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tinggi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gambar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atau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data sensor,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tanp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perlu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mendesai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fitur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manual. DQN juga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menemuk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pol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dan strategi optimal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pengalam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langsung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fleksibel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adaptif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dibandingk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Q-Learning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klasik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9E5F6D" w:rsidRPr="00895B44">
        <w:rPr>
          <w:rFonts w:ascii="Times New Roman" w:hAnsi="Times New Roman" w:cs="Times New Roman"/>
          <w:color w:val="000000"/>
          <w:sz w:val="24"/>
          <w:szCs w:val="24"/>
        </w:rPr>
        <w:t xml:space="preserve">, DQN juga </w:t>
      </w:r>
      <w:proofErr w:type="spellStart"/>
      <w:r w:rsidR="009E5F6D" w:rsidRPr="00895B44">
        <w:rPr>
          <w:rFonts w:ascii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="009E5F6D" w:rsidRPr="00895B4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9E5F6D" w:rsidRPr="00895B44">
        <w:rPr>
          <w:rFonts w:ascii="Times New Roman" w:hAnsi="Times New Roman" w:cs="Times New Roman"/>
          <w:color w:val="000000"/>
          <w:sz w:val="24"/>
          <w:szCs w:val="24"/>
        </w:rPr>
        <w:t>kelemahan</w:t>
      </w:r>
      <w:proofErr w:type="spellEnd"/>
      <w:r w:rsidR="009E5F6D" w:rsidRPr="00895B44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9E5F6D" w:rsidRPr="00895B44">
        <w:rPr>
          <w:rFonts w:ascii="Times New Roman" w:hAnsi="Times New Roman" w:cs="Times New Roman"/>
          <w:color w:val="000000"/>
          <w:sz w:val="24"/>
          <w:szCs w:val="24"/>
        </w:rPr>
        <w:t>antara</w:t>
      </w:r>
      <w:proofErr w:type="spellEnd"/>
      <w:r w:rsidR="009E5F6D" w:rsidRPr="00895B44">
        <w:rPr>
          <w:rFonts w:ascii="Times New Roman" w:hAnsi="Times New Roman" w:cs="Times New Roman"/>
          <w:color w:val="000000"/>
          <w:sz w:val="24"/>
          <w:szCs w:val="24"/>
        </w:rPr>
        <w:t xml:space="preserve"> lain </w:t>
      </w:r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DQN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membutuhk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komputasi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waktu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pelatih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lama. Proses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belajarny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jaring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saraf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bersifat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black box,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hasilny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sulit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dianalisis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dijelaskan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1A19E2">
        <w:rPr>
          <w:rFonts w:ascii="Times New Roman" w:hAnsi="Times New Roman" w:cs="Times New Roman"/>
          <w:color w:val="000000"/>
          <w:sz w:val="24"/>
          <w:szCs w:val="24"/>
        </w:rPr>
        <w:t>langsung</w:t>
      </w:r>
      <w:proofErr w:type="spellEnd"/>
      <w:r w:rsidRPr="001A19E2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130FF55" w14:textId="5E3A304F" w:rsidR="009E5F6D" w:rsidRPr="00895B44" w:rsidRDefault="009E5F6D" w:rsidP="009E5F6D">
      <w:pPr>
        <w:pStyle w:val="ListParagraph"/>
        <w:numPr>
          <w:ilvl w:val="0"/>
          <w:numId w:val="30"/>
        </w:num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</w:pP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Bagaimana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cara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mengadaptas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DQN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untu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kontrol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sistem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dinamis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sepert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drone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atau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 xml:space="preserve"> robot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industr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  <w:t>?</w:t>
      </w:r>
    </w:p>
    <w:p w14:paraId="1A8DB224" w14:textId="3DB21D36" w:rsidR="009620E7" w:rsidRPr="00895B44" w:rsidRDefault="00746E3F" w:rsidP="00746E3F">
      <w:pPr>
        <w:pStyle w:val="ListParagraph"/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N" w:eastAsia="en-ID"/>
        </w:rPr>
      </w:pP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gadaptasi</w:t>
      </w:r>
      <w:proofErr w:type="spellEnd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gramStart"/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DQN </w:t>
      </w:r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pada</w:t>
      </w:r>
      <w:proofErr w:type="gram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rone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tau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robot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industr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rtama-tam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rlu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tentu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ndis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istem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(state) dan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ks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yang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is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laku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(action).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Fungs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reward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rancang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agar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ge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lajar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laku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ugas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nar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isalny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jag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estabil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rone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tau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empat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eng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robot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car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resis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.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Jaring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araf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sesuai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jenis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input,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isalny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fully connected network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ta sensor dan convolutional network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gambar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. Agar proses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lajar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tabil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guna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knik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pert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experience replay dan target network. Jika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istem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milik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ks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yang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ntinu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DQN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lasik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is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gant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vari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pert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DPG.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latih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lastRenderedPageBreak/>
        <w:t>sebaikny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laku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i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imulasi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lebih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hulu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alu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sesuai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(fine tuning)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belum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terapk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i dunia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nyata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agar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man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</w:t>
      </w:r>
      <w:proofErr w:type="spell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ebih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proofErr w:type="gramStart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efektif</w:t>
      </w:r>
      <w:proofErr w:type="spellEnd"/>
      <w:r w:rsidR="001A19E2" w:rsidRPr="001A19E2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.</w:t>
      </w:r>
      <w:r w:rsidRPr="00895B44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.</w:t>
      </w:r>
      <w:proofErr w:type="gramEnd"/>
    </w:p>
    <w:p w14:paraId="7845BDAB" w14:textId="6C62F3E1" w:rsidR="005B4825" w:rsidRPr="00895B44" w:rsidRDefault="008B2679" w:rsidP="00413EF9">
      <w:pPr>
        <w:pStyle w:val="ListParagraph"/>
        <w:numPr>
          <w:ilvl w:val="0"/>
          <w:numId w:val="34"/>
        </w:num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895B44">
        <w:rPr>
          <w:rFonts w:ascii="Times New Roman" w:hAnsi="Times New Roman" w:cs="Times New Roman"/>
          <w:b/>
          <w:sz w:val="24"/>
          <w:szCs w:val="24"/>
        </w:rPr>
        <w:t>Assignment</w:t>
      </w:r>
    </w:p>
    <w:p w14:paraId="6603AA3A" w14:textId="42829448" w:rsidR="00746E3F" w:rsidRPr="00895B44" w:rsidRDefault="00E5724C" w:rsidP="00746E3F">
      <w:pPr>
        <w:spacing w:after="0" w:line="360" w:lineRule="auto"/>
        <w:ind w:left="360" w:firstLine="360"/>
        <w:jc w:val="both"/>
        <w:rPr>
          <w:rFonts w:ascii="Times New Roman" w:hAnsi="Times New Roman" w:cs="Times New Roman"/>
          <w:bCs/>
          <w:sz w:val="24"/>
          <w:szCs w:val="24"/>
          <w:lang w:val="en-IN"/>
        </w:rPr>
      </w:pPr>
      <w:r w:rsidRPr="00E5724C">
        <w:rPr>
          <w:rFonts w:ascii="Times New Roman" w:hAnsi="Times New Roman" w:cs="Times New Roman"/>
          <w:bCs/>
          <w:sz w:val="24"/>
          <w:szCs w:val="24"/>
        </w:rPr>
        <w:t xml:space="preserve">Pada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praktikum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ke-5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kembang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pengumpul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data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gestur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a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real-time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manfaat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diaPipe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gramStart"/>
      <w:r w:rsidRPr="00E5724C">
        <w:rPr>
          <w:rFonts w:ascii="Times New Roman" w:hAnsi="Times New Roman" w:cs="Times New Roman"/>
          <w:bCs/>
          <w:sz w:val="24"/>
          <w:szCs w:val="24"/>
        </w:rPr>
        <w:t>OpenCV.</w:t>
      </w:r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.</w:t>
      </w:r>
      <w:proofErr w:type="gram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istem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in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berfungs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ndeteks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keberada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tang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nanda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posis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etiap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end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(landmark), dan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nyimp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koordinat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titik-titik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tersebut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ke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dalam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file CSV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ebaga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dataset. Proses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dimula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deng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inisialisas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odul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proofErr w:type="gram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p.solutions</w:t>
      </w:r>
      <w:proofErr w:type="gram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.hands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dar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diaPipe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untuk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ndeteks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tang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erta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proofErr w:type="gram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p.solutions</w:t>
      </w:r>
      <w:proofErr w:type="gram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.drawing_utils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untuk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nampilk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landmark pada video.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ebelum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pelacak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dijalank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program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ak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meriksa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apakah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file </w:t>
      </w:r>
      <w:r w:rsidR="00746E3F" w:rsidRPr="00895B44">
        <w:rPr>
          <w:rFonts w:ascii="Times New Roman" w:hAnsi="Times New Roman" w:cs="Times New Roman"/>
          <w:bCs/>
          <w:i/>
          <w:iCs/>
          <w:sz w:val="24"/>
          <w:szCs w:val="24"/>
          <w:lang w:val="en-IN"/>
        </w:rPr>
        <w:t>hand_joints.csv</w:t>
      </w:r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udah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tersedia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. Jika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belum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istem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otomatis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mbuat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file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baru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dan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menambahk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header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beris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nomor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frame,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jenis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tang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(kiri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atau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kanan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), ID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endi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(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joint_id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),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serta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>koordinat</w:t>
      </w:r>
      <w:proofErr w:type="spellEnd"/>
      <w:r w:rsidR="00746E3F" w:rsidRPr="00895B44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x, y, dan z.</w:t>
      </w:r>
    </w:p>
    <w:p w14:paraId="1701DF49" w14:textId="77777777" w:rsidR="00E5724C" w:rsidRDefault="00E5724C" w:rsidP="00746E3F">
      <w:pPr>
        <w:spacing w:after="0" w:line="360" w:lineRule="auto"/>
        <w:ind w:left="360" w:firstLine="360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E5724C">
        <w:rPr>
          <w:rFonts w:ascii="Times New Roman" w:hAnsi="Times New Roman" w:cs="Times New Roman"/>
          <w:bCs/>
          <w:sz w:val="24"/>
          <w:szCs w:val="24"/>
        </w:rPr>
        <w:t xml:space="preserve">Kamera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aktif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cv2.VideoCapture(0)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nangkap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citra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langsung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frame yang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terima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konver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format RGB agar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esua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input yang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butuh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diaPipe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etek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a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lalu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model </w:t>
      </w:r>
      <w:proofErr w:type="gramStart"/>
      <w:r w:rsidRPr="00E5724C">
        <w:rPr>
          <w:rFonts w:ascii="Times New Roman" w:hAnsi="Times New Roman" w:cs="Times New Roman"/>
          <w:bCs/>
          <w:sz w:val="24"/>
          <w:szCs w:val="24"/>
        </w:rPr>
        <w:t>Hands(</w:t>
      </w:r>
      <w:proofErr w:type="gram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) yang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ngenal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hingga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dua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a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ingkat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kepercaya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minimum 0.7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etek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aupu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pelaca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. Jika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a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berhasil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erdetek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a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nggambar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landmark dan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konek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antar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end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fung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p_</w:t>
      </w:r>
      <w:proofErr w:type="gramStart"/>
      <w:r w:rsidRPr="00E5724C">
        <w:rPr>
          <w:rFonts w:ascii="Times New Roman" w:hAnsi="Times New Roman" w:cs="Times New Roman"/>
          <w:bCs/>
          <w:sz w:val="24"/>
          <w:szCs w:val="24"/>
        </w:rPr>
        <w:t>drawing.draw</w:t>
      </w:r>
      <w:proofErr w:type="gramEnd"/>
      <w:r w:rsidRPr="00E5724C">
        <w:rPr>
          <w:rFonts w:ascii="Times New Roman" w:hAnsi="Times New Roman" w:cs="Times New Roman"/>
          <w:bCs/>
          <w:sz w:val="24"/>
          <w:szCs w:val="24"/>
        </w:rPr>
        <w:t>_</w:t>
      </w:r>
      <w:proofErr w:type="gramStart"/>
      <w:r w:rsidRPr="00E5724C">
        <w:rPr>
          <w:rFonts w:ascii="Times New Roman" w:hAnsi="Times New Roman" w:cs="Times New Roman"/>
          <w:bCs/>
          <w:sz w:val="24"/>
          <w:szCs w:val="24"/>
        </w:rPr>
        <w:t>landmarks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>(</w:t>
      </w:r>
      <w:proofErr w:type="gram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). Selain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itu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itik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end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ber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label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nomor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(0–20) dan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ibungkus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bounding box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berwarna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hijau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mperjelas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area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ang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erdetek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juga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nampil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label “Right Hand”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“Left Hand” di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atas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kotak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tersebut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berdasarkan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hasil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klasifikas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E5724C">
        <w:rPr>
          <w:rFonts w:ascii="Times New Roman" w:hAnsi="Times New Roman" w:cs="Times New Roman"/>
          <w:bCs/>
          <w:sz w:val="24"/>
          <w:szCs w:val="24"/>
        </w:rPr>
        <w:t>MediaPipe</w:t>
      </w:r>
      <w:proofErr w:type="spellEnd"/>
      <w:r w:rsidRPr="00E5724C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95427A2" w14:textId="0125823C" w:rsidR="00746E3F" w:rsidRPr="00746E3F" w:rsidRDefault="00746E3F" w:rsidP="00746E3F">
      <w:pPr>
        <w:spacing w:after="0" w:line="360" w:lineRule="auto"/>
        <w:ind w:left="360" w:firstLine="360"/>
        <w:jc w:val="both"/>
        <w:rPr>
          <w:rFonts w:ascii="Times New Roman" w:hAnsi="Times New Roman" w:cs="Times New Roman"/>
          <w:bCs/>
          <w:sz w:val="24"/>
          <w:szCs w:val="24"/>
          <w:lang w:val="en-IN"/>
        </w:rPr>
      </w:pP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mu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hasil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eteks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termasuk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koordinat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x, y, dan z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ar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tiap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titik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nd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car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otomatis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isimp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alam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file CSV di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tiap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frame. Dataset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in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nantiny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apat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igunak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pada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tahap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berikutny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isalny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untuk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latih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model </w:t>
      </w:r>
      <w:r w:rsidRPr="00746E3F">
        <w:rPr>
          <w:rFonts w:ascii="Times New Roman" w:hAnsi="Times New Roman" w:cs="Times New Roman"/>
          <w:bCs/>
          <w:i/>
          <w:iCs/>
          <w:sz w:val="24"/>
          <w:szCs w:val="24"/>
          <w:lang w:val="en-IN"/>
        </w:rPr>
        <w:t>machine learning</w:t>
      </w:r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pert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SVM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alam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ngenal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gestur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tang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. Program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berjal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car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real-time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hingg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penggun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nek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tombol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Esc,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telah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itu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kamer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dan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mu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jendel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itutup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.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eng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maduk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diaPipe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untuk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ekstraks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fitur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dan OpenCV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untuk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visualisas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istem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in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apat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nghasilk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dataset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koordinat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lastRenderedPageBreak/>
        <w:t>tang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yang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akurat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rt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terstruktur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,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ehingga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njadi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asar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penting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dalam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pengembang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sistem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pengenal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gestur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tang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berbasis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pembelajara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 xml:space="preserve"> </w:t>
      </w:r>
      <w:proofErr w:type="spellStart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mesin</w:t>
      </w:r>
      <w:proofErr w:type="spellEnd"/>
      <w:r w:rsidRPr="00746E3F">
        <w:rPr>
          <w:rFonts w:ascii="Times New Roman" w:hAnsi="Times New Roman" w:cs="Times New Roman"/>
          <w:bCs/>
          <w:sz w:val="24"/>
          <w:szCs w:val="24"/>
          <w:lang w:val="en-IN"/>
        </w:rPr>
        <w:t>.</w:t>
      </w:r>
    </w:p>
    <w:p w14:paraId="3084FD05" w14:textId="63D164FA" w:rsidR="008B2679" w:rsidRPr="00895B44" w:rsidRDefault="008B2679" w:rsidP="00746E3F">
      <w:pPr>
        <w:pStyle w:val="ListParagraph"/>
        <w:numPr>
          <w:ilvl w:val="0"/>
          <w:numId w:val="34"/>
        </w:num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 xml:space="preserve">Data dan Output Hasil </w:t>
      </w:r>
      <w:proofErr w:type="spellStart"/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Pengamatan</w:t>
      </w:r>
      <w:proofErr w:type="spellEnd"/>
    </w:p>
    <w:tbl>
      <w:tblPr>
        <w:tblStyle w:val="TableGrid"/>
        <w:tblW w:w="0" w:type="auto"/>
        <w:tblInd w:w="137" w:type="dxa"/>
        <w:tblLayout w:type="fixed"/>
        <w:tblLook w:val="04A0" w:firstRow="1" w:lastRow="0" w:firstColumn="1" w:lastColumn="0" w:noHBand="0" w:noVBand="1"/>
      </w:tblPr>
      <w:tblGrid>
        <w:gridCol w:w="567"/>
        <w:gridCol w:w="2410"/>
        <w:gridCol w:w="1417"/>
        <w:gridCol w:w="1649"/>
        <w:gridCol w:w="1747"/>
      </w:tblGrid>
      <w:tr w:rsidR="00917A2D" w:rsidRPr="00895B44" w14:paraId="1ED0FEAE" w14:textId="77777777" w:rsidTr="00035A31">
        <w:trPr>
          <w:trHeight w:val="562"/>
        </w:trPr>
        <w:tc>
          <w:tcPr>
            <w:tcW w:w="567" w:type="dxa"/>
            <w:shd w:val="clear" w:color="auto" w:fill="9CC2E5" w:themeFill="accent5" w:themeFillTint="99"/>
            <w:vAlign w:val="center"/>
          </w:tcPr>
          <w:p w14:paraId="62C1B45E" w14:textId="068900D5" w:rsidR="00746E3F" w:rsidRPr="00895B44" w:rsidRDefault="00746E3F" w:rsidP="00746E3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2410" w:type="dxa"/>
            <w:shd w:val="clear" w:color="auto" w:fill="9CC2E5" w:themeFill="accent5" w:themeFillTint="99"/>
            <w:vAlign w:val="center"/>
          </w:tcPr>
          <w:p w14:paraId="3C316273" w14:textId="2A14AAB1" w:rsidR="00746E3F" w:rsidRPr="00895B44" w:rsidRDefault="00746E3F" w:rsidP="00746E3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Hasil Output</w:t>
            </w:r>
          </w:p>
        </w:tc>
        <w:tc>
          <w:tcPr>
            <w:tcW w:w="1417" w:type="dxa"/>
            <w:shd w:val="clear" w:color="auto" w:fill="9CC2E5" w:themeFill="accent5" w:themeFillTint="99"/>
            <w:vAlign w:val="center"/>
          </w:tcPr>
          <w:p w14:paraId="4D9AA99F" w14:textId="7E3054A6" w:rsidR="00746E3F" w:rsidRPr="00895B44" w:rsidRDefault="00746E3F" w:rsidP="00746E3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895B4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Deteksi</w:t>
            </w:r>
            <w:proofErr w:type="spellEnd"/>
          </w:p>
        </w:tc>
        <w:tc>
          <w:tcPr>
            <w:tcW w:w="1649" w:type="dxa"/>
            <w:shd w:val="clear" w:color="auto" w:fill="9CC2E5" w:themeFill="accent5" w:themeFillTint="99"/>
            <w:vAlign w:val="center"/>
          </w:tcPr>
          <w:p w14:paraId="6B0A9951" w14:textId="6BF34260" w:rsidR="00746E3F" w:rsidRPr="00895B44" w:rsidRDefault="00746E3F" w:rsidP="00746E3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895B4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Posisi</w:t>
            </w:r>
            <w:proofErr w:type="spellEnd"/>
          </w:p>
        </w:tc>
        <w:tc>
          <w:tcPr>
            <w:tcW w:w="1747" w:type="dxa"/>
            <w:shd w:val="clear" w:color="auto" w:fill="9CC2E5" w:themeFill="accent5" w:themeFillTint="99"/>
            <w:vAlign w:val="center"/>
          </w:tcPr>
          <w:p w14:paraId="416A1C6B" w14:textId="176DF018" w:rsidR="00746E3F" w:rsidRPr="00895B44" w:rsidRDefault="00746E3F" w:rsidP="00746E3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895B44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eterangan</w:t>
            </w:r>
            <w:proofErr w:type="spellEnd"/>
          </w:p>
        </w:tc>
      </w:tr>
      <w:tr w:rsidR="00917A2D" w:rsidRPr="00895B44" w14:paraId="1BEC4D85" w14:textId="77777777" w:rsidTr="00035A31">
        <w:tc>
          <w:tcPr>
            <w:tcW w:w="567" w:type="dxa"/>
          </w:tcPr>
          <w:p w14:paraId="52C70977" w14:textId="53E66F33" w:rsidR="00746E3F" w:rsidRPr="00895B44" w:rsidRDefault="00746E3F" w:rsidP="00413EF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.</w:t>
            </w:r>
          </w:p>
        </w:tc>
        <w:tc>
          <w:tcPr>
            <w:tcW w:w="2410" w:type="dxa"/>
          </w:tcPr>
          <w:p w14:paraId="38C2F32C" w14:textId="47023EFE" w:rsidR="00746E3F" w:rsidRPr="00895B44" w:rsidRDefault="00F7421F" w:rsidP="00917A2D">
            <w:pPr>
              <w:spacing w:before="240" w:line="36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  <w:drawing>
                <wp:inline distT="0" distB="0" distL="0" distR="0" wp14:anchorId="3C376D0A" wp14:editId="56999BDE">
                  <wp:extent cx="1374413" cy="1090817"/>
                  <wp:effectExtent l="0" t="0" r="0" b="0"/>
                  <wp:docPr id="1986022584" name="Picture 1" descr="A screenshot of a computer&#10;&#10;AI-generated content may be incorrect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6022584" name="Picture 1" descr="A screenshot of a computer&#10;&#10;AI-generated content may be incorrect."/>
                          <pic:cNvPicPr/>
                        </pic:nvPicPr>
                        <pic:blipFill rotWithShape="1"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7653" r="2799" b="2476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41805" cy="114430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7" w:type="dxa"/>
          </w:tcPr>
          <w:p w14:paraId="29F7A9C4" w14:textId="713BBF06" w:rsidR="00746E3F" w:rsidRPr="00895B44" w:rsidRDefault="00895B44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atu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ngan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erhasil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erdeteksi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aitu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ngan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anan</w:t>
            </w:r>
            <w:proofErr w:type="spellEnd"/>
          </w:p>
        </w:tc>
        <w:tc>
          <w:tcPr>
            <w:tcW w:w="1649" w:type="dxa"/>
          </w:tcPr>
          <w:p w14:paraId="2F7E5B2D" w14:textId="66D1CEF9" w:rsidR="00746E3F" w:rsidRPr="00895B44" w:rsidRDefault="00917A2D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ng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an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erbuka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ebar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an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mua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jari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erlihat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jelas</w:t>
            </w:r>
            <w:proofErr w:type="spellEnd"/>
          </w:p>
        </w:tc>
        <w:tc>
          <w:tcPr>
            <w:tcW w:w="1747" w:type="dxa"/>
          </w:tcPr>
          <w:p w14:paraId="1D388252" w14:textId="5CF8DA87" w:rsidR="00746E3F" w:rsidRPr="00895B44" w:rsidRDefault="00746E3F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Garis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hijau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nghubungk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ndi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, dan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itik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rah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erada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i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tiap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ndi</w:t>
            </w:r>
            <w:proofErr w:type="spellEnd"/>
          </w:p>
        </w:tc>
      </w:tr>
      <w:tr w:rsidR="00917A2D" w:rsidRPr="00895B44" w14:paraId="027CAE2D" w14:textId="77777777" w:rsidTr="00035A31">
        <w:tc>
          <w:tcPr>
            <w:tcW w:w="567" w:type="dxa"/>
          </w:tcPr>
          <w:p w14:paraId="5366B6F7" w14:textId="512E8622" w:rsidR="00746E3F" w:rsidRPr="00895B44" w:rsidRDefault="00746E3F" w:rsidP="00413EF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.</w:t>
            </w:r>
          </w:p>
        </w:tc>
        <w:tc>
          <w:tcPr>
            <w:tcW w:w="2410" w:type="dxa"/>
          </w:tcPr>
          <w:p w14:paraId="297F08FD" w14:textId="77777777" w:rsidR="00F7421F" w:rsidRDefault="00F7421F" w:rsidP="00917A2D">
            <w:pPr>
              <w:spacing w:before="240" w:line="360" w:lineRule="auto"/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</w:pPr>
          </w:p>
          <w:p w14:paraId="2685FECB" w14:textId="37BEB052" w:rsidR="00746E3F" w:rsidRPr="00895B44" w:rsidRDefault="00F7421F" w:rsidP="00917A2D">
            <w:pPr>
              <w:spacing w:before="24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  <w:drawing>
                <wp:inline distT="0" distB="0" distL="0" distR="0" wp14:anchorId="75A949C6" wp14:editId="1CD29B39">
                  <wp:extent cx="1374140" cy="1053521"/>
                  <wp:effectExtent l="0" t="0" r="0" b="0"/>
                  <wp:docPr id="2051044756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1044756" name="Picture 2051044756"/>
                          <pic:cNvPicPr/>
                        </pic:nvPicPr>
                        <pic:blipFill rotWithShape="1"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7112" t="3582" r="3319" b="2554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93174" cy="106811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7" w:type="dxa"/>
          </w:tcPr>
          <w:p w14:paraId="7D8C7C25" w14:textId="63C74514" w:rsidR="00746E3F" w:rsidRPr="00895B44" w:rsidRDefault="00895B44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atu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ngan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erhasil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erdeteksi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yaitu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ngan</w:t>
            </w:r>
            <w:proofErr w:type="spellEnd"/>
            <w:r w:rsidR="00917A2D"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kiri</w:t>
            </w:r>
          </w:p>
        </w:tc>
        <w:tc>
          <w:tcPr>
            <w:tcW w:w="1649" w:type="dxa"/>
          </w:tcPr>
          <w:p w14:paraId="506EE1E5" w14:textId="2B4A01CC" w:rsidR="00746E3F" w:rsidRPr="00895B44" w:rsidRDefault="00917A2D" w:rsidP="00035A31">
            <w:pPr>
              <w:pStyle w:val="ListParagraph"/>
              <w:tabs>
                <w:tab w:val="left" w:pos="349"/>
              </w:tabs>
              <w:spacing w:line="276" w:lineRule="auto"/>
              <w:ind w:left="0"/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  <w:t>tangan kiri terbuka lebar dan Semua jari terlihat jelas</w:t>
            </w:r>
          </w:p>
        </w:tc>
        <w:tc>
          <w:tcPr>
            <w:tcW w:w="1747" w:type="dxa"/>
          </w:tcPr>
          <w:p w14:paraId="3FD87CC6" w14:textId="6748DF12" w:rsidR="00746E3F" w:rsidRPr="00895B44" w:rsidRDefault="00917A2D" w:rsidP="00035A31">
            <w:pPr>
              <w:pStyle w:val="ListParagraph"/>
              <w:tabs>
                <w:tab w:val="left" w:pos="349"/>
              </w:tabs>
              <w:spacing w:line="276" w:lineRule="auto"/>
              <w:ind w:left="0"/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  <w:t>Garis berwarna hijau menghubungkan antar sendi, titik berwarna merah menandai posisi setiap sendi tangan</w:t>
            </w:r>
          </w:p>
          <w:p w14:paraId="1183A5CF" w14:textId="2B0E7A88" w:rsidR="00746E3F" w:rsidRPr="00895B44" w:rsidRDefault="00746E3F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</w:tr>
      <w:tr w:rsidR="00917A2D" w:rsidRPr="00895B44" w14:paraId="20964FBD" w14:textId="77777777" w:rsidTr="00035A31">
        <w:trPr>
          <w:trHeight w:val="803"/>
        </w:trPr>
        <w:tc>
          <w:tcPr>
            <w:tcW w:w="567" w:type="dxa"/>
          </w:tcPr>
          <w:p w14:paraId="04329BC4" w14:textId="2C2DDBA3" w:rsidR="00746E3F" w:rsidRPr="00895B44" w:rsidRDefault="00746E3F" w:rsidP="00413EF9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.</w:t>
            </w:r>
          </w:p>
        </w:tc>
        <w:tc>
          <w:tcPr>
            <w:tcW w:w="2410" w:type="dxa"/>
          </w:tcPr>
          <w:p w14:paraId="248E5026" w14:textId="1B46BC3B" w:rsidR="00746E3F" w:rsidRPr="00895B44" w:rsidRDefault="00F7421F" w:rsidP="00917A2D">
            <w:pPr>
              <w:spacing w:before="240"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>
              <w:rPr>
                <w:rFonts w:ascii="Times New Roman" w:eastAsia="Times New Roman" w:hAnsi="Times New Roman" w:cs="Times New Roman"/>
                <w:noProof/>
                <w:color w:val="000000"/>
                <w:sz w:val="24"/>
                <w:szCs w:val="24"/>
                <w:lang w:eastAsia="en-ID"/>
              </w:rPr>
              <w:drawing>
                <wp:inline distT="0" distB="0" distL="0" distR="0" wp14:anchorId="03AFEF6A" wp14:editId="386BDB8E">
                  <wp:extent cx="1356666" cy="1037816"/>
                  <wp:effectExtent l="0" t="0" r="0" b="0"/>
                  <wp:docPr id="1473482635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73482635" name="Picture 1473482635"/>
                          <pic:cNvPicPr/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7514" t="3581" r="2533" b="24114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91642" cy="106457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17" w:type="dxa"/>
          </w:tcPr>
          <w:p w14:paraId="626A0063" w14:textId="77777777" w:rsidR="00895B44" w:rsidRPr="00895B44" w:rsidRDefault="00895B44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</w:pPr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Dua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>tang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>berhasil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>terdeteksi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,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>yaitu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>tang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>kan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 dan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>tang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N" w:eastAsia="en-ID"/>
              </w:rPr>
              <w:t xml:space="preserve"> kiri.</w:t>
            </w:r>
          </w:p>
          <w:p w14:paraId="02A59725" w14:textId="5EE716FE" w:rsidR="00746E3F" w:rsidRPr="00895B44" w:rsidRDefault="00746E3F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</w:p>
        </w:tc>
        <w:tc>
          <w:tcPr>
            <w:tcW w:w="1649" w:type="dxa"/>
          </w:tcPr>
          <w:p w14:paraId="602E1083" w14:textId="503E4093" w:rsidR="00746E3F" w:rsidRPr="00895B44" w:rsidRDefault="00917A2D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mua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jari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ari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edua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angan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erbuka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lebar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an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erlihat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jelas</w:t>
            </w:r>
            <w:proofErr w:type="spellEnd"/>
          </w:p>
        </w:tc>
        <w:tc>
          <w:tcPr>
            <w:tcW w:w="1747" w:type="dxa"/>
          </w:tcPr>
          <w:p w14:paraId="25A40666" w14:textId="5B5288BF" w:rsidR="00746E3F" w:rsidRPr="00895B44" w:rsidRDefault="00917A2D" w:rsidP="00035A31">
            <w:pPr>
              <w:spacing w:line="276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</w:pPr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Garis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hijau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njadi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hubung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ndi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, dan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titik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rah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berada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i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tiap</w:t>
            </w:r>
            <w:proofErr w:type="spellEnd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895B4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endi</w:t>
            </w:r>
            <w:proofErr w:type="spellEnd"/>
          </w:p>
        </w:tc>
      </w:tr>
    </w:tbl>
    <w:p w14:paraId="6653FFCA" w14:textId="77777777" w:rsidR="00734802" w:rsidRPr="00895B44" w:rsidRDefault="00734802" w:rsidP="00413EF9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</w:p>
    <w:p w14:paraId="3640E7A0" w14:textId="516ED979" w:rsidR="00F15B93" w:rsidRPr="00895B44" w:rsidRDefault="008B2679" w:rsidP="00413EF9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Kesimpulan</w:t>
      </w:r>
    </w:p>
    <w:p w14:paraId="67E085DD" w14:textId="6291A4F8" w:rsidR="009620E7" w:rsidRPr="00895B44" w:rsidRDefault="00035A31" w:rsidP="00413EF9">
      <w:pPr>
        <w:shd w:val="clear" w:color="auto" w:fill="FFFFFF"/>
        <w:spacing w:after="0" w:line="360" w:lineRule="auto"/>
        <w:ind w:left="360" w:firstLine="36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</w:t>
      </w:r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istem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tek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a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diaPipe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OpenCV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rhasil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genal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a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an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kiri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car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real-time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kura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aik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.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tiap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a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identifika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lalu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21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itik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nd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yang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visualisasik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itik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rah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garis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hijau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,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ti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it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omo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visualis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war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="00F7421F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uti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,</w:t>
      </w:r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rt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bedak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otomatis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ntar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“Left Hand” dan “Right Hand”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ggunak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bounding box.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luruh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oordinat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itik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a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simp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lam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file CSV dan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pat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manfaatk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latih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model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genal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gestur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lgoritm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pert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Support Vector Machine (SVM).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car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eseluruh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lastRenderedPageBreak/>
        <w:t>integra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diaPipe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OpenCV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erbukt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efektif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responsif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lam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detek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osi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rt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ntuk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gestur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ta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anusi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.</w:t>
      </w:r>
    </w:p>
    <w:p w14:paraId="5DD1A24C" w14:textId="69C0E1D5" w:rsidR="0022084A" w:rsidRPr="00895B44" w:rsidRDefault="008B2679" w:rsidP="00413EF9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  <w:r w:rsidRPr="00895B44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Saran</w:t>
      </w:r>
    </w:p>
    <w:p w14:paraId="0D0C01B3" w14:textId="3DDFC2CC" w:rsidR="00035A31" w:rsidRDefault="00035A31" w:rsidP="00035A31">
      <w:pPr>
        <w:pStyle w:val="ListParagraph"/>
        <w:shd w:val="clear" w:color="auto" w:fill="FFFFFF"/>
        <w:spacing w:after="0" w:line="360" w:lineRule="auto"/>
        <w:ind w:left="360" w:firstLine="360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i</w:t>
      </w:r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tem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apat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tingkatk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ng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ambah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varia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gestur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agar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lasifika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lebih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adaptif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,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ert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iuj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pada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berbaga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pencahaya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dan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sudut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amera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untuk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meningkatk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ketahanan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 </w:t>
      </w:r>
      <w:proofErr w:type="spellStart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>deteksi</w:t>
      </w:r>
      <w:proofErr w:type="spellEnd"/>
      <w:r w:rsidRPr="00035A31"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  <w:t xml:space="preserve">. </w:t>
      </w:r>
    </w:p>
    <w:p w14:paraId="695BA1B5" w14:textId="047D81E6" w:rsidR="00170473" w:rsidRPr="00035A31" w:rsidRDefault="008B2679" w:rsidP="00035A31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</w:pPr>
      <w:r w:rsidRPr="00035A31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en-ID"/>
        </w:rPr>
        <w:t>Daftar Pustaka</w:t>
      </w:r>
    </w:p>
    <w:p w14:paraId="3B1595E7" w14:textId="77777777" w:rsidR="009E5F6D" w:rsidRPr="00895B44" w:rsidRDefault="00413EF9" w:rsidP="00035A31">
      <w:pPr>
        <w:pStyle w:val="Bibliography"/>
        <w:spacing w:line="360" w:lineRule="auto"/>
        <w:ind w:left="1080"/>
        <w:jc w:val="both"/>
        <w:rPr>
          <w:rFonts w:ascii="Times New Roman" w:hAnsi="Times New Roman" w:cs="Times New Roman"/>
          <w:sz w:val="24"/>
        </w:rPr>
      </w:pPr>
      <w:r w:rsidRPr="00895B44">
        <w:rPr>
          <w:rFonts w:ascii="Times New Roman" w:hAnsi="Times New Roman" w:cs="Times New Roman"/>
          <w:color w:val="0F1115"/>
          <w:sz w:val="24"/>
          <w:szCs w:val="24"/>
          <w:shd w:val="clear" w:color="auto" w:fill="FFFFFF"/>
        </w:rPr>
        <w:fldChar w:fldCharType="begin"/>
      </w:r>
      <w:r w:rsidRPr="00895B44">
        <w:rPr>
          <w:rFonts w:ascii="Times New Roman" w:hAnsi="Times New Roman" w:cs="Times New Roman"/>
          <w:color w:val="0F1115"/>
          <w:sz w:val="24"/>
          <w:szCs w:val="24"/>
          <w:shd w:val="clear" w:color="auto" w:fill="FFFFFF"/>
        </w:rPr>
        <w:instrText xml:space="preserve"> ADDIN ZOTERO_BIBL {"uncited":[],"omitted":[],"custom":[]} CSL_BIBLIOGRAPHY </w:instrText>
      </w:r>
      <w:r w:rsidRPr="00895B44">
        <w:rPr>
          <w:rFonts w:ascii="Times New Roman" w:hAnsi="Times New Roman" w:cs="Times New Roman"/>
          <w:color w:val="0F1115"/>
          <w:sz w:val="24"/>
          <w:szCs w:val="24"/>
          <w:shd w:val="clear" w:color="auto" w:fill="FFFFFF"/>
        </w:rPr>
        <w:fldChar w:fldCharType="separate"/>
      </w:r>
      <w:r w:rsidR="009E5F6D" w:rsidRPr="00895B44">
        <w:rPr>
          <w:rFonts w:ascii="Times New Roman" w:hAnsi="Times New Roman" w:cs="Times New Roman"/>
          <w:sz w:val="24"/>
        </w:rPr>
        <w:t>Sutton, R.S., Barto, A., 2020. Reinforcement learning: an introduction, Second edition. ed, Adaptive computation and machine learning. The MIT Press, Cambridge, Massachusetts London, England.</w:t>
      </w:r>
    </w:p>
    <w:p w14:paraId="0E7352FE" w14:textId="59F83E3F" w:rsidR="00413EF9" w:rsidRPr="00895B44" w:rsidRDefault="00413EF9" w:rsidP="00035A31">
      <w:pPr>
        <w:pStyle w:val="ListParagraph"/>
        <w:shd w:val="clear" w:color="auto" w:fill="FFFFFF"/>
        <w:spacing w:after="0" w:line="360" w:lineRule="auto"/>
        <w:ind w:left="1080"/>
        <w:jc w:val="both"/>
        <w:rPr>
          <w:rFonts w:ascii="Times New Roman" w:hAnsi="Times New Roman" w:cs="Times New Roman"/>
          <w:color w:val="0F1115"/>
          <w:sz w:val="24"/>
          <w:szCs w:val="24"/>
          <w:shd w:val="clear" w:color="auto" w:fill="FFFFFF"/>
        </w:rPr>
      </w:pPr>
      <w:r w:rsidRPr="00895B44">
        <w:rPr>
          <w:rFonts w:ascii="Times New Roman" w:hAnsi="Times New Roman" w:cs="Times New Roman"/>
          <w:color w:val="0F1115"/>
          <w:sz w:val="24"/>
          <w:szCs w:val="24"/>
          <w:shd w:val="clear" w:color="auto" w:fill="FFFFFF"/>
        </w:rPr>
        <w:fldChar w:fldCharType="end"/>
      </w:r>
    </w:p>
    <w:p w14:paraId="631D4A39" w14:textId="431888F1" w:rsidR="008B2679" w:rsidRPr="00895B44" w:rsidRDefault="008B2679" w:rsidP="00413EF9">
      <w:pPr>
        <w:shd w:val="clear" w:color="auto" w:fill="FFFFFF"/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ID"/>
        </w:rPr>
      </w:pPr>
    </w:p>
    <w:p w14:paraId="75B55335" w14:textId="77777777" w:rsidR="00DA66DD" w:rsidRPr="00895B44" w:rsidRDefault="00DA66DD" w:rsidP="00413EF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DA66DD" w:rsidRPr="00895B44" w:rsidSect="00FF40C5">
      <w:pgSz w:w="11906" w:h="16838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CF14C0"/>
    <w:multiLevelType w:val="hybridMultilevel"/>
    <w:tmpl w:val="99B2D59A"/>
    <w:lvl w:ilvl="0" w:tplc="4009000F">
      <w:start w:val="1"/>
      <w:numFmt w:val="decimal"/>
      <w:lvlText w:val="%1."/>
      <w:lvlJc w:val="left"/>
      <w:pPr>
        <w:ind w:left="360" w:hanging="360"/>
      </w:p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5525ADD"/>
    <w:multiLevelType w:val="multilevel"/>
    <w:tmpl w:val="57780E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B6D79DA"/>
    <w:multiLevelType w:val="multilevel"/>
    <w:tmpl w:val="FFA89D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D5F3705"/>
    <w:multiLevelType w:val="multilevel"/>
    <w:tmpl w:val="5CD007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0ED65624"/>
    <w:multiLevelType w:val="hybridMultilevel"/>
    <w:tmpl w:val="D004BF5A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7D591A"/>
    <w:multiLevelType w:val="multilevel"/>
    <w:tmpl w:val="09BCAE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2087189"/>
    <w:multiLevelType w:val="hybridMultilevel"/>
    <w:tmpl w:val="AE4ADEB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A57DA4"/>
    <w:multiLevelType w:val="multilevel"/>
    <w:tmpl w:val="951A78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422065C"/>
    <w:multiLevelType w:val="multilevel"/>
    <w:tmpl w:val="2F16E5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88C56E0"/>
    <w:multiLevelType w:val="multilevel"/>
    <w:tmpl w:val="2E1C53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19D253F3"/>
    <w:multiLevelType w:val="hybridMultilevel"/>
    <w:tmpl w:val="C1D233C0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FE542D"/>
    <w:multiLevelType w:val="multilevel"/>
    <w:tmpl w:val="1298A4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1A752FDE"/>
    <w:multiLevelType w:val="multilevel"/>
    <w:tmpl w:val="431A9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F90038E"/>
    <w:multiLevelType w:val="hybridMultilevel"/>
    <w:tmpl w:val="1CC2AA36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1B2E7F"/>
    <w:multiLevelType w:val="multilevel"/>
    <w:tmpl w:val="D53843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64B3A74"/>
    <w:multiLevelType w:val="hybridMultilevel"/>
    <w:tmpl w:val="89BE9F3A"/>
    <w:lvl w:ilvl="0" w:tplc="517A12B2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7D26871"/>
    <w:multiLevelType w:val="multilevel"/>
    <w:tmpl w:val="76202FB8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  <w:rPr>
        <w:b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283366F6"/>
    <w:multiLevelType w:val="multilevel"/>
    <w:tmpl w:val="D304DDA6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933344E"/>
    <w:multiLevelType w:val="multilevel"/>
    <w:tmpl w:val="ADD4544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29D20C5B"/>
    <w:multiLevelType w:val="hybridMultilevel"/>
    <w:tmpl w:val="410CD518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E7C0891"/>
    <w:multiLevelType w:val="hybridMultilevel"/>
    <w:tmpl w:val="58CA95F6"/>
    <w:lvl w:ilvl="0" w:tplc="AC469720">
      <w:start w:val="1"/>
      <w:numFmt w:val="decimal"/>
      <w:lvlText w:val="%1."/>
      <w:lvlJc w:val="left"/>
      <w:pPr>
        <w:ind w:left="720" w:hanging="360"/>
      </w:pPr>
      <w:rPr>
        <w:b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10F46CA"/>
    <w:multiLevelType w:val="multilevel"/>
    <w:tmpl w:val="054444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33F04DD6"/>
    <w:multiLevelType w:val="multilevel"/>
    <w:tmpl w:val="AAD2A5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3529275D"/>
    <w:multiLevelType w:val="hybridMultilevel"/>
    <w:tmpl w:val="A5FE71D4"/>
    <w:lvl w:ilvl="0" w:tplc="4009000F">
      <w:start w:val="1"/>
      <w:numFmt w:val="decimal"/>
      <w:lvlText w:val="%1."/>
      <w:lvlJc w:val="left"/>
      <w:pPr>
        <w:ind w:left="360" w:hanging="360"/>
      </w:p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359437EB"/>
    <w:multiLevelType w:val="hybridMultilevel"/>
    <w:tmpl w:val="36805A54"/>
    <w:lvl w:ilvl="0" w:tplc="40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6EF3253"/>
    <w:multiLevelType w:val="hybridMultilevel"/>
    <w:tmpl w:val="BBD2FC10"/>
    <w:lvl w:ilvl="0" w:tplc="2B1E873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71616F2"/>
    <w:multiLevelType w:val="multilevel"/>
    <w:tmpl w:val="C82E4A08"/>
    <w:lvl w:ilvl="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38BF2C53"/>
    <w:multiLevelType w:val="multilevel"/>
    <w:tmpl w:val="6F58F758"/>
    <w:lvl w:ilvl="0">
      <w:start w:val="1"/>
      <w:numFmt w:val="decimal"/>
      <w:lvlText w:val="%1)"/>
      <w:lvlJc w:val="left"/>
      <w:pPr>
        <w:ind w:left="360" w:hanging="360"/>
      </w:pPr>
      <w:rPr>
        <w:b w:val="0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3C5549D3"/>
    <w:multiLevelType w:val="hybridMultilevel"/>
    <w:tmpl w:val="B92C50C8"/>
    <w:lvl w:ilvl="0" w:tplc="4009000F">
      <w:start w:val="1"/>
      <w:numFmt w:val="decimal"/>
      <w:lvlText w:val="%1."/>
      <w:lvlJc w:val="left"/>
      <w:pPr>
        <w:ind w:left="360" w:hanging="360"/>
      </w:p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3CB77EB4"/>
    <w:multiLevelType w:val="hybridMultilevel"/>
    <w:tmpl w:val="3940D3A8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3DBB7066"/>
    <w:multiLevelType w:val="multilevel"/>
    <w:tmpl w:val="8D5224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3F6A7599"/>
    <w:multiLevelType w:val="hybridMultilevel"/>
    <w:tmpl w:val="062C485A"/>
    <w:lvl w:ilvl="0" w:tplc="19ECC7A2">
      <w:start w:val="1"/>
      <w:numFmt w:val="decimal"/>
      <w:lvlText w:val="%1."/>
      <w:lvlJc w:val="left"/>
      <w:pPr>
        <w:ind w:left="360" w:hanging="360"/>
      </w:pPr>
      <w:rPr>
        <w:b/>
        <w:bCs/>
      </w:r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43525CA2"/>
    <w:multiLevelType w:val="hybridMultilevel"/>
    <w:tmpl w:val="1A7A061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44373E2E"/>
    <w:multiLevelType w:val="hybridMultilevel"/>
    <w:tmpl w:val="4D9CD50C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48EB2C98"/>
    <w:multiLevelType w:val="hybridMultilevel"/>
    <w:tmpl w:val="1696BA5A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A9577F0"/>
    <w:multiLevelType w:val="hybridMultilevel"/>
    <w:tmpl w:val="1C3A55CC"/>
    <w:lvl w:ilvl="0" w:tplc="40090019">
      <w:start w:val="1"/>
      <w:numFmt w:val="lowerLetter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4AA90950"/>
    <w:multiLevelType w:val="hybridMultilevel"/>
    <w:tmpl w:val="E1B6BA76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4B3F69A5"/>
    <w:multiLevelType w:val="multilevel"/>
    <w:tmpl w:val="4D365E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5ACA35C3"/>
    <w:multiLevelType w:val="multilevel"/>
    <w:tmpl w:val="6054D1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9" w15:restartNumberingAfterBreak="0">
    <w:nsid w:val="61623DEA"/>
    <w:multiLevelType w:val="hybridMultilevel"/>
    <w:tmpl w:val="E794A954"/>
    <w:lvl w:ilvl="0" w:tplc="40090017">
      <w:start w:val="1"/>
      <w:numFmt w:val="lowerLetter"/>
      <w:lvlText w:val="%1)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68A0719"/>
    <w:multiLevelType w:val="multilevel"/>
    <w:tmpl w:val="00BCAB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68EF58FE"/>
    <w:multiLevelType w:val="hybridMultilevel"/>
    <w:tmpl w:val="BB4E4524"/>
    <w:lvl w:ilvl="0" w:tplc="4009000F">
      <w:start w:val="1"/>
      <w:numFmt w:val="decimal"/>
      <w:lvlText w:val="%1."/>
      <w:lvlJc w:val="left"/>
      <w:pPr>
        <w:ind w:left="360" w:hanging="360"/>
      </w:p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6A242AF6"/>
    <w:multiLevelType w:val="multilevel"/>
    <w:tmpl w:val="68281E5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>
      <w:start w:val="8"/>
      <w:numFmt w:val="decimal"/>
      <w:lvlText w:val="%2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3" w15:restartNumberingAfterBreak="0">
    <w:nsid w:val="737D414D"/>
    <w:multiLevelType w:val="multilevel"/>
    <w:tmpl w:val="E7C288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4" w15:restartNumberingAfterBreak="0">
    <w:nsid w:val="77CD4949"/>
    <w:multiLevelType w:val="multilevel"/>
    <w:tmpl w:val="03228F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4"/>
        <w:szCs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5" w15:restartNumberingAfterBreak="0">
    <w:nsid w:val="795F7833"/>
    <w:multiLevelType w:val="multilevel"/>
    <w:tmpl w:val="108880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6" w15:restartNumberingAfterBreak="0">
    <w:nsid w:val="7CAF13AC"/>
    <w:multiLevelType w:val="hybridMultilevel"/>
    <w:tmpl w:val="45A8CCA4"/>
    <w:lvl w:ilvl="0" w:tplc="517A12B2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82548838">
    <w:abstractNumId w:val="7"/>
  </w:num>
  <w:num w:numId="2" w16cid:durableId="1743674713">
    <w:abstractNumId w:val="45"/>
  </w:num>
  <w:num w:numId="3" w16cid:durableId="1646471215">
    <w:abstractNumId w:val="22"/>
  </w:num>
  <w:num w:numId="4" w16cid:durableId="935095994">
    <w:abstractNumId w:val="11"/>
  </w:num>
  <w:num w:numId="5" w16cid:durableId="1188637584">
    <w:abstractNumId w:val="43"/>
  </w:num>
  <w:num w:numId="6" w16cid:durableId="1762987593">
    <w:abstractNumId w:val="40"/>
  </w:num>
  <w:num w:numId="7" w16cid:durableId="1312099664">
    <w:abstractNumId w:val="1"/>
  </w:num>
  <w:num w:numId="8" w16cid:durableId="310597896">
    <w:abstractNumId w:val="32"/>
  </w:num>
  <w:num w:numId="9" w16cid:durableId="2113016009">
    <w:abstractNumId w:val="6"/>
  </w:num>
  <w:num w:numId="10" w16cid:durableId="1555968710">
    <w:abstractNumId w:val="2"/>
  </w:num>
  <w:num w:numId="11" w16cid:durableId="951128677">
    <w:abstractNumId w:val="8"/>
  </w:num>
  <w:num w:numId="12" w16cid:durableId="861093733">
    <w:abstractNumId w:val="14"/>
  </w:num>
  <w:num w:numId="13" w16cid:durableId="993686137">
    <w:abstractNumId w:val="5"/>
  </w:num>
  <w:num w:numId="14" w16cid:durableId="754471835">
    <w:abstractNumId w:val="21"/>
  </w:num>
  <w:num w:numId="15" w16cid:durableId="2023047246">
    <w:abstractNumId w:val="18"/>
  </w:num>
  <w:num w:numId="16" w16cid:durableId="84302503">
    <w:abstractNumId w:val="37"/>
  </w:num>
  <w:num w:numId="17" w16cid:durableId="1421681473">
    <w:abstractNumId w:val="16"/>
  </w:num>
  <w:num w:numId="18" w16cid:durableId="999193010">
    <w:abstractNumId w:val="38"/>
  </w:num>
  <w:num w:numId="19" w16cid:durableId="1864592081">
    <w:abstractNumId w:val="20"/>
  </w:num>
  <w:num w:numId="20" w16cid:durableId="505050141">
    <w:abstractNumId w:val="27"/>
  </w:num>
  <w:num w:numId="21" w16cid:durableId="912200601">
    <w:abstractNumId w:val="26"/>
  </w:num>
  <w:num w:numId="22" w16cid:durableId="1094597226">
    <w:abstractNumId w:val="19"/>
  </w:num>
  <w:num w:numId="23" w16cid:durableId="124277089">
    <w:abstractNumId w:val="46"/>
  </w:num>
  <w:num w:numId="24" w16cid:durableId="898324729">
    <w:abstractNumId w:val="15"/>
  </w:num>
  <w:num w:numId="25" w16cid:durableId="48573578">
    <w:abstractNumId w:val="39"/>
  </w:num>
  <w:num w:numId="26" w16cid:durableId="1681350035">
    <w:abstractNumId w:val="24"/>
  </w:num>
  <w:num w:numId="27" w16cid:durableId="1613592525">
    <w:abstractNumId w:val="35"/>
  </w:num>
  <w:num w:numId="28" w16cid:durableId="1556089439">
    <w:abstractNumId w:val="30"/>
  </w:num>
  <w:num w:numId="29" w16cid:durableId="1496802217">
    <w:abstractNumId w:val="42"/>
  </w:num>
  <w:num w:numId="30" w16cid:durableId="2026008368">
    <w:abstractNumId w:val="44"/>
  </w:num>
  <w:num w:numId="31" w16cid:durableId="1814906184">
    <w:abstractNumId w:val="4"/>
  </w:num>
  <w:num w:numId="32" w16cid:durableId="380372199">
    <w:abstractNumId w:val="9"/>
  </w:num>
  <w:num w:numId="33" w16cid:durableId="2001425636">
    <w:abstractNumId w:val="17"/>
  </w:num>
  <w:num w:numId="34" w16cid:durableId="1251234462">
    <w:abstractNumId w:val="31"/>
  </w:num>
  <w:num w:numId="35" w16cid:durableId="1352301940">
    <w:abstractNumId w:val="25"/>
  </w:num>
  <w:num w:numId="36" w16cid:durableId="1175682838">
    <w:abstractNumId w:val="36"/>
  </w:num>
  <w:num w:numId="37" w16cid:durableId="9526305">
    <w:abstractNumId w:val="23"/>
  </w:num>
  <w:num w:numId="38" w16cid:durableId="2141797520">
    <w:abstractNumId w:val="13"/>
  </w:num>
  <w:num w:numId="39" w16cid:durableId="691734966">
    <w:abstractNumId w:val="29"/>
  </w:num>
  <w:num w:numId="40" w16cid:durableId="547490978">
    <w:abstractNumId w:val="34"/>
  </w:num>
  <w:num w:numId="41" w16cid:durableId="2032216363">
    <w:abstractNumId w:val="10"/>
  </w:num>
  <w:num w:numId="42" w16cid:durableId="1367413495">
    <w:abstractNumId w:val="33"/>
  </w:num>
  <w:num w:numId="43" w16cid:durableId="1504474239">
    <w:abstractNumId w:val="0"/>
  </w:num>
  <w:num w:numId="44" w16cid:durableId="1230379580">
    <w:abstractNumId w:val="12"/>
  </w:num>
  <w:num w:numId="45" w16cid:durableId="1100371091">
    <w:abstractNumId w:val="3"/>
  </w:num>
  <w:num w:numId="46" w16cid:durableId="727999819">
    <w:abstractNumId w:val="28"/>
  </w:num>
  <w:num w:numId="47" w16cid:durableId="1381980515">
    <w:abstractNumId w:val="4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2679"/>
    <w:rsid w:val="00011FE7"/>
    <w:rsid w:val="000145AC"/>
    <w:rsid w:val="000344C5"/>
    <w:rsid w:val="00035A31"/>
    <w:rsid w:val="000B093D"/>
    <w:rsid w:val="000C1B65"/>
    <w:rsid w:val="000E643C"/>
    <w:rsid w:val="00170473"/>
    <w:rsid w:val="00195083"/>
    <w:rsid w:val="001A19E2"/>
    <w:rsid w:val="001B0882"/>
    <w:rsid w:val="001E05D1"/>
    <w:rsid w:val="001E30F0"/>
    <w:rsid w:val="001F06C5"/>
    <w:rsid w:val="00200C40"/>
    <w:rsid w:val="00211DCE"/>
    <w:rsid w:val="0022084A"/>
    <w:rsid w:val="00226179"/>
    <w:rsid w:val="00242962"/>
    <w:rsid w:val="00270FAC"/>
    <w:rsid w:val="00274143"/>
    <w:rsid w:val="003403E6"/>
    <w:rsid w:val="003566CD"/>
    <w:rsid w:val="003762A2"/>
    <w:rsid w:val="003873DD"/>
    <w:rsid w:val="00391C39"/>
    <w:rsid w:val="003F6460"/>
    <w:rsid w:val="00413EF9"/>
    <w:rsid w:val="00417DDD"/>
    <w:rsid w:val="00462A1D"/>
    <w:rsid w:val="00477C9D"/>
    <w:rsid w:val="004A6029"/>
    <w:rsid w:val="004E51C0"/>
    <w:rsid w:val="005100FA"/>
    <w:rsid w:val="005213F9"/>
    <w:rsid w:val="00553648"/>
    <w:rsid w:val="005B0786"/>
    <w:rsid w:val="005B4825"/>
    <w:rsid w:val="00663D94"/>
    <w:rsid w:val="0068349D"/>
    <w:rsid w:val="00721C4A"/>
    <w:rsid w:val="00734802"/>
    <w:rsid w:val="00746E3F"/>
    <w:rsid w:val="00772024"/>
    <w:rsid w:val="00777AAF"/>
    <w:rsid w:val="00790390"/>
    <w:rsid w:val="007B6F46"/>
    <w:rsid w:val="00806FE4"/>
    <w:rsid w:val="0083738D"/>
    <w:rsid w:val="00861A5E"/>
    <w:rsid w:val="0087106C"/>
    <w:rsid w:val="00894DB1"/>
    <w:rsid w:val="00895B44"/>
    <w:rsid w:val="008B2679"/>
    <w:rsid w:val="008C0D07"/>
    <w:rsid w:val="00917A2D"/>
    <w:rsid w:val="009620E7"/>
    <w:rsid w:val="009E0792"/>
    <w:rsid w:val="009E5F6D"/>
    <w:rsid w:val="00A51139"/>
    <w:rsid w:val="00A851BF"/>
    <w:rsid w:val="00AE7002"/>
    <w:rsid w:val="00B14D97"/>
    <w:rsid w:val="00B260FD"/>
    <w:rsid w:val="00B773A4"/>
    <w:rsid w:val="00BF6FC5"/>
    <w:rsid w:val="00C31009"/>
    <w:rsid w:val="00D4052B"/>
    <w:rsid w:val="00DA66DD"/>
    <w:rsid w:val="00DA7610"/>
    <w:rsid w:val="00DC294C"/>
    <w:rsid w:val="00DD4BC1"/>
    <w:rsid w:val="00E140AE"/>
    <w:rsid w:val="00E27053"/>
    <w:rsid w:val="00E4450B"/>
    <w:rsid w:val="00E56823"/>
    <w:rsid w:val="00E5724C"/>
    <w:rsid w:val="00E9727E"/>
    <w:rsid w:val="00F15B93"/>
    <w:rsid w:val="00F175B6"/>
    <w:rsid w:val="00F7421F"/>
    <w:rsid w:val="00F92C9B"/>
    <w:rsid w:val="00FD59A7"/>
    <w:rsid w:val="00FF40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8098C4F"/>
  <w15:chartTrackingRefBased/>
  <w15:docId w15:val="{3AA8C2B6-3BF8-44EF-B1FB-50E21A3FA1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950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E9727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en-ID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F40C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qocjhq">
    <w:name w:val="qocjhq"/>
    <w:basedOn w:val="Normal"/>
    <w:rsid w:val="008B26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customStyle="1" w:styleId="urcsza">
    <w:name w:val="urcsza"/>
    <w:basedOn w:val="DefaultParagraphFont"/>
    <w:rsid w:val="008B2679"/>
  </w:style>
  <w:style w:type="character" w:customStyle="1" w:styleId="fez1w">
    <w:name w:val="fe_z1w"/>
    <w:basedOn w:val="DefaultParagraphFont"/>
    <w:rsid w:val="008B2679"/>
  </w:style>
  <w:style w:type="paragraph" w:customStyle="1" w:styleId="xnzgra">
    <w:name w:val="xnzgra"/>
    <w:basedOn w:val="Normal"/>
    <w:rsid w:val="008B267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customStyle="1" w:styleId="Heading2Char">
    <w:name w:val="Heading 2 Char"/>
    <w:basedOn w:val="DefaultParagraphFont"/>
    <w:link w:val="Heading2"/>
    <w:uiPriority w:val="9"/>
    <w:rsid w:val="00E9727E"/>
    <w:rPr>
      <w:rFonts w:ascii="Times New Roman" w:eastAsia="Times New Roman" w:hAnsi="Times New Roman" w:cs="Times New Roman"/>
      <w:b/>
      <w:bCs/>
      <w:sz w:val="36"/>
      <w:szCs w:val="36"/>
      <w:lang w:eastAsia="en-ID"/>
    </w:rPr>
  </w:style>
  <w:style w:type="paragraph" w:styleId="NormalWeb">
    <w:name w:val="Normal (Web)"/>
    <w:basedOn w:val="Normal"/>
    <w:uiPriority w:val="99"/>
    <w:unhideWhenUsed/>
    <w:rsid w:val="00E9727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character" w:styleId="Strong">
    <w:name w:val="Strong"/>
    <w:basedOn w:val="DefaultParagraphFont"/>
    <w:uiPriority w:val="22"/>
    <w:qFormat/>
    <w:rsid w:val="00E9727E"/>
    <w:rPr>
      <w:b/>
      <w:bCs/>
    </w:rPr>
  </w:style>
  <w:style w:type="paragraph" w:styleId="ListParagraph">
    <w:name w:val="List Paragraph"/>
    <w:basedOn w:val="Normal"/>
    <w:uiPriority w:val="34"/>
    <w:qFormat/>
    <w:rsid w:val="00FF40C5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FF40C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HTMLCode">
    <w:name w:val="HTML Code"/>
    <w:basedOn w:val="DefaultParagraphFont"/>
    <w:uiPriority w:val="99"/>
    <w:semiHidden/>
    <w:unhideWhenUsed/>
    <w:rsid w:val="001E05D1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uiPriority w:val="1"/>
    <w:qFormat/>
    <w:rsid w:val="00195083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19508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1950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195083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195083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Emphasis">
    <w:name w:val="Emphasis"/>
    <w:basedOn w:val="DefaultParagraphFont"/>
    <w:uiPriority w:val="20"/>
    <w:qFormat/>
    <w:rsid w:val="004E51C0"/>
    <w:rPr>
      <w:i/>
      <w:iCs/>
    </w:rPr>
  </w:style>
  <w:style w:type="character" w:styleId="Hyperlink">
    <w:name w:val="Hyperlink"/>
    <w:basedOn w:val="DefaultParagraphFont"/>
    <w:uiPriority w:val="99"/>
    <w:unhideWhenUsed/>
    <w:rsid w:val="0079039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90390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413EF9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855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7843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67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9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06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6389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807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52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1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33852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89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5492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7902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92564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015208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67472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41665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177796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1547160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367225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438653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221933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10954388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3289040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2240361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779466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954669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2495744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576925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484604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3008970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3227778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702147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4465453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2323680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205972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386423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939968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0452853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6832513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8660447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33928297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9797592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151227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979006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646901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432659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8195120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8816674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7054495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589435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833065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924416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940925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9255763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8811914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457206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7737185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070747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637570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6885964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740333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876984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6463489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5011644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5738099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9314421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192495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8611941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783511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192492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8732852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9097733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5770907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51730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5623286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9863997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251879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4237502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6388004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5673994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7160795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313823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2134462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797897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28143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7808910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53291183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1236756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318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1363</Words>
  <Characters>7774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dhika hendra</cp:lastModifiedBy>
  <cp:revision>2</cp:revision>
  <cp:lastPrinted>2025-10-07T14:02:00Z</cp:lastPrinted>
  <dcterms:created xsi:type="dcterms:W3CDTF">2025-10-08T04:03:00Z</dcterms:created>
  <dcterms:modified xsi:type="dcterms:W3CDTF">2025-10-08T0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IKhBkiTL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